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vertAnchor="page" w:horzAnchor="page" w:tblpX="1009" w:tblpY="721"/>
        <w:tblW w:w="14328" w:type="dxa"/>
        <w:tblLayout w:type="fixed"/>
        <w:tblLook w:val="0000" w:firstRow="0" w:lastRow="0" w:firstColumn="0" w:lastColumn="0" w:noHBand="0" w:noVBand="0"/>
      </w:tblPr>
      <w:tblGrid>
        <w:gridCol w:w="1297"/>
        <w:gridCol w:w="3221"/>
        <w:gridCol w:w="990"/>
        <w:gridCol w:w="900"/>
        <w:gridCol w:w="990"/>
        <w:gridCol w:w="900"/>
        <w:gridCol w:w="810"/>
        <w:gridCol w:w="1080"/>
        <w:gridCol w:w="1080"/>
        <w:gridCol w:w="900"/>
        <w:gridCol w:w="1080"/>
        <w:gridCol w:w="1080"/>
      </w:tblGrid>
      <w:tr w:rsidR="00703ABE" w:rsidRPr="008068F2" w14:paraId="38EC22DE" w14:textId="77777777" w:rsidTr="00703ABE">
        <w:tc>
          <w:tcPr>
            <w:tcW w:w="14328" w:type="dxa"/>
            <w:gridSpan w:val="12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68E87562" w14:textId="77777777" w:rsidR="00703ABE" w:rsidRPr="008068F2" w:rsidRDefault="00703ABE" w:rsidP="00703ABE">
            <w:pPr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</w:pPr>
            <w:r w:rsidRPr="008068F2"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  <w:t xml:space="preserve">Supplementary Table 1. Mean daily dairy intakes – females, </w:t>
            </w:r>
            <w:r w:rsidRPr="008068F2">
              <w:rPr>
                <w:rFonts w:ascii="Times New Roman" w:hAnsi="Times New Roman" w:cs="Times New Roman"/>
                <w:b/>
                <w:i/>
                <w:color w:val="FF0000"/>
                <w:sz w:val="20"/>
                <w:szCs w:val="20"/>
              </w:rPr>
              <w:t xml:space="preserve">n </w:t>
            </w:r>
            <w:r w:rsidR="00615518" w:rsidRPr="008068F2"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  <w:t>760</w:t>
            </w:r>
            <w:r w:rsidRPr="008068F2"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  <w:t>, and consumers only (% of population)</w:t>
            </w:r>
          </w:p>
        </w:tc>
      </w:tr>
      <w:tr w:rsidR="00703ABE" w:rsidRPr="00E3703E" w14:paraId="6393CF31" w14:textId="77777777" w:rsidTr="00703ABE">
        <w:tc>
          <w:tcPr>
            <w:tcW w:w="1297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6027890" w14:textId="77777777" w:rsidR="00703ABE" w:rsidRPr="00E3703E" w:rsidRDefault="00703ABE" w:rsidP="00703ABE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7D804F4" w14:textId="2AD2DA34" w:rsidR="00703ABE" w:rsidRPr="00E3703E" w:rsidRDefault="00703ABE" w:rsidP="00380FBE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Mean daily intakes </w:t>
            </w:r>
          </w:p>
        </w:tc>
        <w:tc>
          <w:tcPr>
            <w:tcW w:w="3780" w:type="dxa"/>
            <w:gridSpan w:val="4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7542D9E8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population (females only)</w:t>
            </w:r>
          </w:p>
        </w:tc>
        <w:tc>
          <w:tcPr>
            <w:tcW w:w="6030" w:type="dxa"/>
            <w:gridSpan w:val="6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20AE8E3F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onsumers only</w:t>
            </w:r>
          </w:p>
        </w:tc>
      </w:tr>
      <w:tr w:rsidR="00703ABE" w:rsidRPr="00E3703E" w14:paraId="243DC2D4" w14:textId="77777777" w:rsidTr="00380FBE">
        <w:tc>
          <w:tcPr>
            <w:tcW w:w="1297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8806F81" w14:textId="77777777" w:rsidR="00703ABE" w:rsidRPr="00E3703E" w:rsidRDefault="00703ABE" w:rsidP="00703ABE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2428680" w14:textId="77777777" w:rsidR="00703ABE" w:rsidRPr="00E3703E" w:rsidRDefault="00703ABE" w:rsidP="00703ABE">
            <w:pPr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D2E9FC9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40B4C034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D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713E7117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03857645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7.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216F2BC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</w:pPr>
            <w:proofErr w:type="gramStart"/>
            <w:r w:rsidRPr="00E3703E"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  <w:t>n</w:t>
            </w:r>
            <w:proofErr w:type="gram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56ADC95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% </w:t>
            </w:r>
            <w:proofErr w:type="gramStart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ons</w:t>
            </w:r>
            <w:proofErr w:type="gram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F9D0224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2567F9E5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20EA7F5D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an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24DCF6" w14:textId="77777777" w:rsidR="00703ABE" w:rsidRPr="00E3703E" w:rsidRDefault="00703ABE" w:rsidP="00703ABE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7.5</w:t>
            </w:r>
          </w:p>
        </w:tc>
      </w:tr>
      <w:tr w:rsidR="009D0796" w:rsidRPr="00E3703E" w14:paraId="1F409431" w14:textId="77777777" w:rsidTr="009D0796">
        <w:trPr>
          <w:trHeight w:val="27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70680359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proofErr w:type="gramStart"/>
            <w:r w:rsidRPr="00E3703E"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  <w:t>n</w:t>
            </w:r>
            <w:proofErr w:type="gramEnd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760</w:t>
            </w: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61556058" w14:textId="5B121AF2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ervings of dairy*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35E0948" w14:textId="60A0A78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8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6996C58D" w14:textId="0E46E7C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1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825AD7B" w14:textId="513707C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87D19CE" w14:textId="473122A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3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253D0AC" w14:textId="1F515FC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60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4793258" w14:textId="6D962B0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0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488D4E55" w14:textId="74B46A4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8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002F016" w14:textId="485E514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1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BC17AB2" w14:textId="6561EEA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6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88CDE80" w14:textId="790C99C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3</w:t>
            </w:r>
          </w:p>
        </w:tc>
      </w:tr>
      <w:tr w:rsidR="009D0796" w:rsidRPr="00E3703E" w14:paraId="10718582" w14:textId="77777777" w:rsidTr="00380F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B81DE6A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103E4E58" w14:textId="7609D1A2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dairy (g/ day)</w:t>
            </w:r>
          </w:p>
        </w:tc>
        <w:tc>
          <w:tcPr>
            <w:tcW w:w="99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41504489" w14:textId="0193711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59.8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F6208F2" w14:textId="1066F0C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3.8</w:t>
            </w:r>
          </w:p>
        </w:tc>
        <w:tc>
          <w:tcPr>
            <w:tcW w:w="99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EFE0933" w14:textId="71BC1E6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5.6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62B3C8D6" w14:textId="58E7144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71.7</w:t>
            </w:r>
          </w:p>
        </w:tc>
        <w:tc>
          <w:tcPr>
            <w:tcW w:w="81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62C9562" w14:textId="716C000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6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76B89B3" w14:textId="0E79E86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38E5B3E" w14:textId="4C9D047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59.8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74F0A60" w14:textId="3EC1714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3.8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0E4DEF34" w14:textId="1E24343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5.6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5EDE47B3" w14:textId="6DF335D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71.7</w:t>
            </w:r>
          </w:p>
        </w:tc>
      </w:tr>
      <w:tr w:rsidR="009D0796" w:rsidRPr="00E3703E" w14:paraId="5B35A5C7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6E1B79C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F1BD84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A4507EA" w14:textId="430B023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5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54D79F8" w14:textId="1861A00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60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84CF065" w14:textId="7444D30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1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AAF093E" w14:textId="0F61A7D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07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8024BFE" w14:textId="7C80443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3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B2A1928" w14:textId="12D2F9A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7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913CAC2" w14:textId="5FC4EC1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1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75622EE" w14:textId="20A1CB3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9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E86F5FB" w14:textId="79FD611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4.7</w:t>
            </w:r>
          </w:p>
        </w:tc>
        <w:tc>
          <w:tcPr>
            <w:tcW w:w="1080" w:type="dxa"/>
            <w:vAlign w:val="bottom"/>
          </w:tcPr>
          <w:p w14:paraId="3A9758C7" w14:textId="0883332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10.2</w:t>
            </w:r>
          </w:p>
        </w:tc>
      </w:tr>
      <w:tr w:rsidR="009D0796" w:rsidRPr="00E3703E" w14:paraId="7F4E023B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425BB2E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68A9F2A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Whole milk 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F08E4BA" w14:textId="598FACA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6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33B7E94" w14:textId="2BA4F0B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2.8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C73A06D" w14:textId="71B451B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9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ADE32F8" w14:textId="2DAF7EC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45.1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59561581" w14:textId="2C4D6F9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7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683E5A8" w14:textId="42C0234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5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D0E382C" w14:textId="31BF2F0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4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58DB72B" w14:textId="0E7BEF5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1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8B8B586" w14:textId="4399C79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2.5</w:t>
            </w:r>
          </w:p>
        </w:tc>
        <w:tc>
          <w:tcPr>
            <w:tcW w:w="1080" w:type="dxa"/>
            <w:vAlign w:val="bottom"/>
          </w:tcPr>
          <w:p w14:paraId="1118CBC5" w14:textId="7D8B477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67.8</w:t>
            </w:r>
          </w:p>
        </w:tc>
      </w:tr>
      <w:tr w:rsidR="009D0796" w:rsidRPr="00E3703E" w14:paraId="785F5DD1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6EB87E14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6C9ADCB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emi-skimm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21D0734" w14:textId="77DF01D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3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EAA5A83" w14:textId="4156956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0.6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85F40E9" w14:textId="31ADA93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94A0503" w14:textId="6E4284C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33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7AEF9CF" w14:textId="6341AF5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9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EB28379" w14:textId="6017500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1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16A6370" w14:textId="69F09A6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3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975BF85" w14:textId="4E60870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5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541004C" w14:textId="682841E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2.4</w:t>
            </w:r>
          </w:p>
        </w:tc>
        <w:tc>
          <w:tcPr>
            <w:tcW w:w="1080" w:type="dxa"/>
            <w:vAlign w:val="bottom"/>
          </w:tcPr>
          <w:p w14:paraId="39B5392E" w14:textId="6B74FD2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79.7</w:t>
            </w:r>
          </w:p>
        </w:tc>
      </w:tr>
      <w:tr w:rsidR="009D0796" w:rsidRPr="00E3703E" w14:paraId="14662FA7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7D9F1F65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5C846B4A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kimm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F14CAA0" w14:textId="08ED2E5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BAE46AC" w14:textId="1B109E6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6.2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7DA1990" w14:textId="434555E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513846C" w14:textId="66F333A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0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08CC1EA5" w14:textId="0220B0E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9C059B7" w14:textId="7966C34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.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33E76AF" w14:textId="3B2EC7B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8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E5BC9B4" w14:textId="0CB0636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9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255C5B9" w14:textId="65E1CEB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8.8</w:t>
            </w:r>
          </w:p>
        </w:tc>
        <w:tc>
          <w:tcPr>
            <w:tcW w:w="1080" w:type="dxa"/>
            <w:vAlign w:val="bottom"/>
          </w:tcPr>
          <w:p w14:paraId="5F8F380D" w14:textId="22C5199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57.7</w:t>
            </w:r>
          </w:p>
        </w:tc>
      </w:tr>
      <w:tr w:rsidR="009D0796" w:rsidRPr="00E3703E" w14:paraId="79BA865C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F3EE6D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1B2AC9C2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ortifi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38AD06C" w14:textId="6799930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8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F6A9AE0" w14:textId="09A9996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7.0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7C43C79" w14:textId="4A6EF0E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E50B12C" w14:textId="1D1D1B7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56.1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48A995D6" w14:textId="7E73125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CE61D11" w14:textId="765F9D9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2F5E55A" w14:textId="1F9369B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5.8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E6C6ECE" w14:textId="754AC6A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7.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0E3CF1F" w14:textId="50B2D6B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7.6</w:t>
            </w:r>
          </w:p>
        </w:tc>
        <w:tc>
          <w:tcPr>
            <w:tcW w:w="1080" w:type="dxa"/>
            <w:vAlign w:val="bottom"/>
          </w:tcPr>
          <w:p w14:paraId="5E8D9C85" w14:textId="77E42E9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11.4</w:t>
            </w:r>
          </w:p>
        </w:tc>
      </w:tr>
      <w:tr w:rsidR="009D0796" w:rsidRPr="00E3703E" w14:paraId="19E761DE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3C174C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FA9CBCA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Butter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FFBC187" w14:textId="45F56CA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83C13EA" w14:textId="735724E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.0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3D4B081" w14:textId="7130908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1841D0E" w14:textId="6F24A12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1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45B73E8" w14:textId="07DBC68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37A729C" w14:textId="4D2CA4D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B8B90A8" w14:textId="1960238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6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4394989" w14:textId="184034A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4C6D1B4" w14:textId="722FF9F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9</w:t>
            </w:r>
          </w:p>
        </w:tc>
        <w:tc>
          <w:tcPr>
            <w:tcW w:w="1080" w:type="dxa"/>
            <w:vAlign w:val="bottom"/>
          </w:tcPr>
          <w:p w14:paraId="1A67C46E" w14:textId="3595BE7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7.1</w:t>
            </w:r>
          </w:p>
        </w:tc>
      </w:tr>
      <w:tr w:rsidR="009D0796" w:rsidRPr="00E3703E" w14:paraId="27B47865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CA23413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 </w:t>
            </w: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55B4A01B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chees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D6F1888" w14:textId="00B2C77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.8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A0CE262" w14:textId="659B256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B55C6A8" w14:textId="0BF5CB7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4B2FB05" w14:textId="6F8B4F4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6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1549614" w14:textId="48ABB94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7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50E5E01" w14:textId="44BD560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5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338EC96" w14:textId="7EEF90F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9D8EE05" w14:textId="479A1C9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22FD9C8" w14:textId="7E47AF3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3</w:t>
            </w:r>
          </w:p>
        </w:tc>
        <w:tc>
          <w:tcPr>
            <w:tcW w:w="1080" w:type="dxa"/>
            <w:vAlign w:val="bottom"/>
          </w:tcPr>
          <w:p w14:paraId="60C2AEB0" w14:textId="1F1A7D9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2.7</w:t>
            </w:r>
          </w:p>
        </w:tc>
      </w:tr>
      <w:tr w:rsidR="009D0796" w:rsidRPr="00E3703E" w14:paraId="0453E9CF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17B8817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13031" w:type="dxa"/>
            <w:gridSpan w:val="11"/>
            <w:tcMar>
              <w:top w:w="140" w:type="nil"/>
              <w:right w:w="140" w:type="nil"/>
            </w:tcMar>
            <w:vAlign w:val="center"/>
          </w:tcPr>
          <w:p w14:paraId="0B20CC8D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heese – By fat content  (% fat in dry matter:)</w:t>
            </w:r>
          </w:p>
        </w:tc>
      </w:tr>
      <w:tr w:rsidR="009D0796" w:rsidRPr="00E3703E" w14:paraId="39133CE9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23D6099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7AFA27A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kimmed (1-1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7F8F472" w14:textId="34C4F56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4C66FE3" w14:textId="0306800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6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BBF3355" w14:textId="2B6A54B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120EB84" w14:textId="29402DC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6F8042A" w14:textId="1DA3340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3C4979A" w14:textId="2E9A16A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7F8A856" w14:textId="19103A5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95EF0B1" w14:textId="1E9A621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A447D1B" w14:textId="23B0C67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.9</w:t>
            </w:r>
          </w:p>
        </w:tc>
        <w:tc>
          <w:tcPr>
            <w:tcW w:w="1080" w:type="dxa"/>
            <w:vAlign w:val="bottom"/>
          </w:tcPr>
          <w:p w14:paraId="60806799" w14:textId="4FBACE7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767CDF11" w14:textId="77777777" w:rsidTr="00703ABE">
        <w:trPr>
          <w:trHeight w:val="10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21498CD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5B36C85D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Partially skimmed (10-2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FB17418" w14:textId="1E29C2A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5BFB488" w14:textId="431C53F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6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67D89E5" w14:textId="30CDC40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91FCA6A" w14:textId="2587049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03A53581" w14:textId="4C8ED7F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402460A" w14:textId="68648CF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645E5F8" w14:textId="1F00BFF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2942A25" w14:textId="7AD0D29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921991E" w14:textId="382B309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1</w:t>
            </w:r>
          </w:p>
        </w:tc>
        <w:tc>
          <w:tcPr>
            <w:tcW w:w="1080" w:type="dxa"/>
            <w:vAlign w:val="bottom"/>
          </w:tcPr>
          <w:p w14:paraId="78FBFF44" w14:textId="6BF2D22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08A8EA76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F8689AF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575CD7D0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um Fat (20-4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FD02D37" w14:textId="2111C9A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0636AFA" w14:textId="4271A3D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.2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10BC40C" w14:textId="1CA86F3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B6CE849" w14:textId="04BE61B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0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C180FE3" w14:textId="5D75648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3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226495D" w14:textId="747FC5D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4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1D93CB8" w14:textId="7B9E962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5FB20B6" w14:textId="0DF2A9A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E228CA3" w14:textId="3163966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5</w:t>
            </w:r>
          </w:p>
        </w:tc>
        <w:tc>
          <w:tcPr>
            <w:tcW w:w="1080" w:type="dxa"/>
            <w:vAlign w:val="bottom"/>
          </w:tcPr>
          <w:p w14:paraId="5E79FB42" w14:textId="548ED23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1.7</w:t>
            </w:r>
          </w:p>
        </w:tc>
      </w:tr>
      <w:tr w:rsidR="009D0796" w:rsidRPr="00E3703E" w14:paraId="1CE0009F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33753A2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0C90527C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ull fat (40-6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7B9105A" w14:textId="47C7F45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1B5141A" w14:textId="49B041E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9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AD10742" w14:textId="7BF6E4B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0103257" w14:textId="09DE030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0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5867F265" w14:textId="0623D3D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1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6CAEEC6" w14:textId="64D52C6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5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236F2DA" w14:textId="2783822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10F75A1" w14:textId="7B23F25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920728F" w14:textId="2D15095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1</w:t>
            </w:r>
          </w:p>
        </w:tc>
        <w:tc>
          <w:tcPr>
            <w:tcW w:w="1080" w:type="dxa"/>
            <w:vAlign w:val="bottom"/>
          </w:tcPr>
          <w:p w14:paraId="1CD7C652" w14:textId="1B1318E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0.5</w:t>
            </w:r>
          </w:p>
        </w:tc>
      </w:tr>
      <w:tr w:rsidR="009D0796" w:rsidRPr="00E3703E" w14:paraId="574A8222" w14:textId="77777777" w:rsidTr="00703ABE">
        <w:trPr>
          <w:trHeight w:val="333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8849C84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2755C1A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             High fat (60 or above)</w:t>
            </w:r>
          </w:p>
        </w:tc>
        <w:tc>
          <w:tcPr>
            <w:tcW w:w="990" w:type="dxa"/>
            <w:vAlign w:val="center"/>
          </w:tcPr>
          <w:p w14:paraId="1B5B3DB8" w14:textId="25270CE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900" w:type="dxa"/>
            <w:vAlign w:val="center"/>
          </w:tcPr>
          <w:p w14:paraId="165B8174" w14:textId="66266F8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F820F2A" w14:textId="6B90782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B8C97CC" w14:textId="205F987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BA84945" w14:textId="46AF43C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20FC5F1" w14:textId="61157C4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2297B5B" w14:textId="4CC7749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C6E0C81" w14:textId="1AD1B70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4E27E6B" w14:textId="7A66608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0</w:t>
            </w:r>
          </w:p>
        </w:tc>
        <w:tc>
          <w:tcPr>
            <w:tcW w:w="1080" w:type="dxa"/>
            <w:vAlign w:val="bottom"/>
          </w:tcPr>
          <w:p w14:paraId="50188245" w14:textId="4491F99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643FD394" w14:textId="77777777" w:rsidTr="00703ABE">
        <w:trPr>
          <w:trHeight w:val="27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606F2FDC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48BFF23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9C7B0FE" w14:textId="242A731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6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CDDBA7E" w14:textId="0A9059B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1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14852C9" w14:textId="4F2E947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E9CA8C9" w14:textId="559A634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4.8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B03F099" w14:textId="2F216BC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9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13205A8" w14:textId="104CA7B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2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70FE368" w14:textId="30307B2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0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79403C5" w14:textId="4EF2249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2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4616121" w14:textId="3A71C9D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2.5</w:t>
            </w:r>
          </w:p>
        </w:tc>
        <w:tc>
          <w:tcPr>
            <w:tcW w:w="1080" w:type="dxa"/>
            <w:vAlign w:val="bottom"/>
          </w:tcPr>
          <w:p w14:paraId="46D7EA2E" w14:textId="3A59C81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3.0</w:t>
            </w:r>
          </w:p>
        </w:tc>
      </w:tr>
      <w:tr w:rsidR="009D0796" w:rsidRPr="00E3703E" w14:paraId="213BC123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7FA4D20B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11AE4CE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FC8B9EF" w14:textId="6B47D5A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0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291CC7B" w14:textId="3DDC11D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6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E5E6F89" w14:textId="3EA5BC3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7E9C757" w14:textId="7732C35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6.3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E913617" w14:textId="215D61D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5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3D4CFE5" w14:textId="67CB437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7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6385F3A" w14:textId="1680106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4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BAA2882" w14:textId="46D86CB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8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9E0E768" w14:textId="57D0349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0.0</w:t>
            </w:r>
          </w:p>
        </w:tc>
        <w:tc>
          <w:tcPr>
            <w:tcW w:w="1080" w:type="dxa"/>
            <w:vAlign w:val="bottom"/>
          </w:tcPr>
          <w:p w14:paraId="241A5501" w14:textId="69A7208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0.0</w:t>
            </w:r>
          </w:p>
        </w:tc>
      </w:tr>
      <w:tr w:rsidR="009D0796" w:rsidRPr="00E3703E" w14:paraId="5D5AFF5F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C6D10EB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F2EB97F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Drinking 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E8F2AD5" w14:textId="307192C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56B0438" w14:textId="1019307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58DC630" w14:textId="316614D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AF90437" w14:textId="343A1F0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5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E239794" w14:textId="4B98061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67B14A8" w14:textId="7BE71AB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AD44FAB" w14:textId="222F079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4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E011668" w14:textId="0142CDC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8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AC571F6" w14:textId="7ADDEFC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0.0</w:t>
            </w:r>
          </w:p>
        </w:tc>
        <w:tc>
          <w:tcPr>
            <w:tcW w:w="1080" w:type="dxa"/>
            <w:vAlign w:val="bottom"/>
          </w:tcPr>
          <w:p w14:paraId="03B1F6F0" w14:textId="2F45DD3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0.0</w:t>
            </w:r>
          </w:p>
        </w:tc>
      </w:tr>
      <w:tr w:rsidR="009D0796" w:rsidRPr="00E3703E" w14:paraId="5E4A1A14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703C37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66E91E9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Cream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AE05DC7" w14:textId="1EDEDDE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C7A75BC" w14:textId="66F2C0B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10369FE" w14:textId="09D87E0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B05EDB2" w14:textId="5168BAC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4D7C96E3" w14:textId="2643BC6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FB55868" w14:textId="6BF8E86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B0D74BC" w14:textId="0FA085B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E4419CD" w14:textId="1C3617A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59EAE94" w14:textId="6235D2D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5</w:t>
            </w:r>
          </w:p>
        </w:tc>
        <w:tc>
          <w:tcPr>
            <w:tcW w:w="1080" w:type="dxa"/>
            <w:vAlign w:val="bottom"/>
          </w:tcPr>
          <w:p w14:paraId="439C4D31" w14:textId="45E6109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5.2</w:t>
            </w:r>
          </w:p>
        </w:tc>
      </w:tr>
      <w:tr w:rsidR="009D0796" w:rsidRPr="00E3703E" w14:paraId="1F12353A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BD763D4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11DB1CD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whipping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B3AF3FF" w14:textId="39D30A8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FAF2E1E" w14:textId="70480F3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9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3E88FC61" w14:textId="177CD54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846FA05" w14:textId="2B0FAB7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.8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45F2510E" w14:textId="261666B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C1C6B9C" w14:textId="46F9608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9594498" w14:textId="446E49E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0A95E0D" w14:textId="5614EB5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C89E29B" w14:textId="7B95680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5</w:t>
            </w:r>
          </w:p>
        </w:tc>
        <w:tc>
          <w:tcPr>
            <w:tcW w:w="1080" w:type="dxa"/>
            <w:vAlign w:val="bottom"/>
          </w:tcPr>
          <w:p w14:paraId="70C70B87" w14:textId="2DC5E02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6.3</w:t>
            </w:r>
          </w:p>
        </w:tc>
      </w:tr>
      <w:tr w:rsidR="009D0796" w:rsidRPr="00E3703E" w14:paraId="5C862603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1890BD3A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03B814AB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doubl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7FD993F" w14:textId="13329CF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6ECD768" w14:textId="17BBD52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1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710A299" w14:textId="1BECAF2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43A9E0D" w14:textId="620751C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4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7CE23BB" w14:textId="4DCC71B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A3D6997" w14:textId="7A4256E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108A997" w14:textId="69809A3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45EB044" w14:textId="559A8D1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F9CF332" w14:textId="55F95DA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5</w:t>
            </w:r>
          </w:p>
        </w:tc>
        <w:tc>
          <w:tcPr>
            <w:tcW w:w="1080" w:type="dxa"/>
            <w:vAlign w:val="bottom"/>
          </w:tcPr>
          <w:p w14:paraId="432AD04E" w14:textId="3B50D2C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3A2C8E26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16D2D97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47AADEE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- singl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16F6685" w14:textId="4DD99331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9BCB4E3" w14:textId="2EF08C5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774479F" w14:textId="5D453275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2EC92D3" w14:textId="42ADA39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8C9905A" w14:textId="19A2BFC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7B3B585" w14:textId="3949512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4478DA6" w14:textId="13A3C40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8120D71" w14:textId="0CA51E9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79A96DE" w14:textId="3594122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6</w:t>
            </w:r>
          </w:p>
        </w:tc>
        <w:tc>
          <w:tcPr>
            <w:tcW w:w="1080" w:type="dxa"/>
            <w:vAlign w:val="bottom"/>
          </w:tcPr>
          <w:p w14:paraId="309AB55D" w14:textId="0C882C1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30D913CF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A5607B8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172F55C" w14:textId="77777777" w:rsidR="009D0796" w:rsidRPr="00E3703E" w:rsidRDefault="009D0796" w:rsidP="009D07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half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23BAA42" w14:textId="0426D82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5FF65AA" w14:textId="614016E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1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1EC13BC" w14:textId="72BC877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8BDD922" w14:textId="45A5ECB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63FABEB" w14:textId="5F105FB8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3B3238D" w14:textId="4CBA9CA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A678F26" w14:textId="12350F3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1EB5DC0" w14:textId="189607C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D786A64" w14:textId="4EB6143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2</w:t>
            </w:r>
          </w:p>
        </w:tc>
        <w:tc>
          <w:tcPr>
            <w:tcW w:w="1080" w:type="dxa"/>
            <w:vAlign w:val="bottom"/>
          </w:tcPr>
          <w:p w14:paraId="2F96376D" w14:textId="3A33876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2</w:t>
            </w:r>
          </w:p>
        </w:tc>
      </w:tr>
      <w:tr w:rsidR="009D0796" w:rsidRPr="00E3703E" w14:paraId="4E14F663" w14:textId="77777777" w:rsidTr="00703A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12D9C36B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72AA3D5" w14:textId="77777777" w:rsidR="009D0796" w:rsidRPr="00E3703E" w:rsidRDefault="009D0796" w:rsidP="009D0796">
            <w:pPr>
              <w:ind w:left="720"/>
              <w:rPr>
                <w:rFonts w:ascii="Times New Roman" w:eastAsiaTheme="majorEastAsia" w:hAnsi="Times New Roman" w:cs="Times New Roman"/>
                <w:b/>
                <w:bCs/>
                <w:i/>
                <w:iCs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Crème </w:t>
            </w:r>
            <w:proofErr w:type="spellStart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raiche</w:t>
            </w:r>
            <w:proofErr w:type="spellEnd"/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9DBF28D" w14:textId="09773ED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5F4F2B4" w14:textId="3EB36CF7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3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10F90F2" w14:textId="046820E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D387E89" w14:textId="29C37B0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B5B39E3" w14:textId="65DD93EA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5C8BDDC" w14:textId="2E17C26D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1289FA0" w14:textId="008065A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E809CF4" w14:textId="58C7A15C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712490F" w14:textId="7D86386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5</w:t>
            </w:r>
          </w:p>
        </w:tc>
        <w:tc>
          <w:tcPr>
            <w:tcW w:w="1080" w:type="dxa"/>
            <w:vAlign w:val="bottom"/>
          </w:tcPr>
          <w:p w14:paraId="03898737" w14:textId="212E1DD6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9D0796" w:rsidRPr="00E3703E" w14:paraId="0097E7A6" w14:textId="77777777" w:rsidTr="00703ABE">
        <w:tc>
          <w:tcPr>
            <w:tcW w:w="1297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153D10A7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62B4A497" w14:textId="77777777" w:rsidR="009D0796" w:rsidRPr="00E3703E" w:rsidRDefault="009D0796" w:rsidP="009D07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butter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471B3176" w14:textId="4B53F3C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7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9455853" w14:textId="6EBC7F52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9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45A6DE5" w14:textId="506D5F0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4C36F33C" w14:textId="0EE47614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8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31E272D" w14:textId="2E3EC19B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63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66D1D624" w14:textId="608AA5B0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4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B111964" w14:textId="0842185F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2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A07E3E5" w14:textId="3E5AB863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1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BBECED7" w14:textId="39607C7E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5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0211D152" w14:textId="4594AF09" w:rsidR="009D0796" w:rsidRPr="00E3703E" w:rsidRDefault="009D0796" w:rsidP="009D0796">
            <w:pPr>
              <w:jc w:val="center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5</w:t>
            </w:r>
          </w:p>
        </w:tc>
      </w:tr>
    </w:tbl>
    <w:p w14:paraId="03D3685E" w14:textId="3478E4B9" w:rsidR="00632E83" w:rsidRPr="00A53745" w:rsidRDefault="00632E83" w:rsidP="00632E83">
      <w:pPr>
        <w:rPr>
          <w:rFonts w:ascii="Times New Roman" w:hAnsi="Times New Roman" w:cs="Times New Roman"/>
          <w:color w:val="FF0000"/>
          <w:sz w:val="16"/>
          <w:szCs w:val="16"/>
        </w:rPr>
      </w:pPr>
      <w:r w:rsidRPr="00A03664">
        <w:rPr>
          <w:rFonts w:ascii="Times New Roman" w:hAnsi="Times New Roman" w:cs="Times New Roman"/>
          <w:color w:val="FF0000"/>
          <w:sz w:val="16"/>
          <w:szCs w:val="16"/>
        </w:rPr>
        <w:t>*</w:t>
      </w:r>
      <w:r w:rsidRPr="00A53745">
        <w:rPr>
          <w:rFonts w:ascii="Times New Roman" w:hAnsi="Times New Roman" w:cs="Times New Roman"/>
          <w:color w:val="FF0000"/>
          <w:sz w:val="16"/>
          <w:szCs w:val="16"/>
        </w:rPr>
        <w:t>Mean daily servings of dairy</w:t>
      </w:r>
      <w:r>
        <w:rPr>
          <w:rFonts w:ascii="Times New Roman" w:hAnsi="Times New Roman" w:cs="Times New Roman"/>
          <w:color w:val="FF0000"/>
          <w:sz w:val="16"/>
          <w:szCs w:val="16"/>
        </w:rPr>
        <w:t xml:space="preserve"> calculated for milk, cheese and yogurt as per current recommendations </w: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begin"/>
      </w:r>
      <w:r>
        <w:rPr>
          <w:rFonts w:ascii="Times New Roman" w:hAnsi="Times New Roman" w:cs="Times New Roman"/>
          <w:color w:val="FF0000"/>
          <w:sz w:val="16"/>
          <w:szCs w:val="16"/>
        </w:rPr>
        <w:instrText xml:space="preserve"> ADDIN EN.CITE &lt;EndNote&gt;&lt;Cite&gt;&lt;Author&gt;Department of Health&lt;/Author&gt;&lt;RecNum&gt;1465&lt;/RecNum&gt;&lt;DisplayText&gt;&lt;style face="superscript"&gt;(29)&lt;/style&gt;&lt;/DisplayText&gt;&lt;record&gt;&lt;rec-number&gt;1465&lt;/rec-number&gt;&lt;foreign-keys&gt;&lt;key app="EN" db-id="v50z99sx7rz55fe09z6pvr2nr2dxx029t0ve" timestamp="1425899318"&gt;1465&lt;/key&gt;&lt;/foreign-keys&gt;&lt;ref-type name="Report"&gt;27&lt;/ref-type&gt;&lt;contributors&gt;&lt;authors&gt;&lt;author&gt;Department of Health,&lt;/author&gt;&lt;/authors&gt;&lt;/contributors&gt;&lt;titles&gt;&lt;title&gt;Your Guide to Healthy Eating Using the Food Pyramid&lt;/title&gt;&lt;/titles&gt;&lt;dates&gt;&lt;/dates&gt;&lt;publisher&gt;Health Service Executive&lt;/publisher&gt;&lt;urls&gt;&lt;related-urls&gt;&lt;url&gt;https://www.healthpromotion.ie/hp-files/docs/HPM00796.pdf&lt;/url&gt;&lt;/related-urls&gt;&lt;/urls&gt;&lt;/record&gt;&lt;/Cite&gt;&lt;/EndNote&gt;</w:instrTex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separate"/>
      </w:r>
      <w:r w:rsidRPr="00D6290A">
        <w:rPr>
          <w:rFonts w:ascii="Times New Roman" w:hAnsi="Times New Roman" w:cs="Times New Roman"/>
          <w:noProof/>
          <w:color w:val="FF0000"/>
          <w:sz w:val="16"/>
          <w:szCs w:val="16"/>
          <w:vertAlign w:val="superscript"/>
        </w:rPr>
        <w:t>(29)</w: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end"/>
      </w:r>
      <w:r>
        <w:rPr>
          <w:rFonts w:ascii="Times New Roman" w:hAnsi="Times New Roman" w:cs="Times New Roman"/>
          <w:color w:val="FF0000"/>
          <w:sz w:val="16"/>
          <w:szCs w:val="16"/>
        </w:rPr>
        <w:t xml:space="preserve">; </w:t>
      </w:r>
      <w:r w:rsidRPr="00A53745">
        <w:rPr>
          <w:rFonts w:ascii="Times New Roman" w:hAnsi="Times New Roman" w:cs="Times New Roman"/>
          <w:color w:val="FF0000"/>
          <w:sz w:val="16"/>
          <w:szCs w:val="16"/>
        </w:rPr>
        <w:t>1 serving equates to: 200 ml milk, fortified milk and yogurt drinks, 25g hard cheese, 50g soft cheese and 35g processed cheese, 75g co</w:t>
      </w:r>
      <w:r>
        <w:rPr>
          <w:rFonts w:ascii="Times New Roman" w:hAnsi="Times New Roman" w:cs="Times New Roman"/>
          <w:color w:val="FF0000"/>
          <w:sz w:val="16"/>
          <w:szCs w:val="16"/>
        </w:rPr>
        <w:t>ttage cheese, 125g yogurt. %</w:t>
      </w:r>
      <w:proofErr w:type="gramStart"/>
      <w:r>
        <w:rPr>
          <w:rFonts w:ascii="Times New Roman" w:hAnsi="Times New Roman" w:cs="Times New Roman"/>
          <w:color w:val="FF0000"/>
          <w:sz w:val="16"/>
          <w:szCs w:val="16"/>
        </w:rPr>
        <w:t>cons</w:t>
      </w:r>
      <w:proofErr w:type="gramEnd"/>
      <w:r>
        <w:rPr>
          <w:rFonts w:ascii="Times New Roman" w:hAnsi="Times New Roman" w:cs="Times New Roman"/>
          <w:color w:val="FF0000"/>
          <w:sz w:val="16"/>
          <w:szCs w:val="16"/>
        </w:rPr>
        <w:t xml:space="preserve"> = % consumers</w:t>
      </w:r>
    </w:p>
    <w:p w14:paraId="7E2B4D16" w14:textId="77777777" w:rsidR="00703ABE" w:rsidRPr="00E3703E" w:rsidRDefault="00703ABE">
      <w:pPr>
        <w:rPr>
          <w:color w:val="FF0000"/>
        </w:rPr>
      </w:pPr>
    </w:p>
    <w:p w14:paraId="5E3936A8" w14:textId="77777777" w:rsidR="00703ABE" w:rsidRPr="00E3703E" w:rsidRDefault="00703ABE">
      <w:pPr>
        <w:rPr>
          <w:color w:val="FF0000"/>
        </w:rPr>
      </w:pPr>
    </w:p>
    <w:p w14:paraId="53F2BA00" w14:textId="77777777" w:rsidR="00703ABE" w:rsidRPr="00E3703E" w:rsidRDefault="00703ABE">
      <w:pPr>
        <w:rPr>
          <w:color w:val="FF0000"/>
        </w:rPr>
      </w:pPr>
    </w:p>
    <w:p w14:paraId="21D66C37" w14:textId="77777777" w:rsidR="00703ABE" w:rsidRPr="00E3703E" w:rsidRDefault="00703ABE">
      <w:pPr>
        <w:rPr>
          <w:color w:val="FF0000"/>
        </w:rPr>
      </w:pPr>
    </w:p>
    <w:p w14:paraId="3A024822" w14:textId="77777777" w:rsidR="00703ABE" w:rsidRPr="00E3703E" w:rsidRDefault="00703ABE">
      <w:pPr>
        <w:rPr>
          <w:color w:val="FF0000"/>
        </w:rPr>
      </w:pPr>
    </w:p>
    <w:p w14:paraId="04960524" w14:textId="77777777" w:rsidR="00703ABE" w:rsidRPr="00E3703E" w:rsidRDefault="00703ABE">
      <w:pPr>
        <w:rPr>
          <w:color w:val="FF0000"/>
        </w:rPr>
      </w:pPr>
    </w:p>
    <w:p w14:paraId="0A4FDFD1" w14:textId="77777777" w:rsidR="00703ABE" w:rsidRPr="00E3703E" w:rsidRDefault="00703ABE">
      <w:pPr>
        <w:rPr>
          <w:color w:val="FF0000"/>
        </w:rPr>
      </w:pPr>
    </w:p>
    <w:p w14:paraId="354A0F12" w14:textId="77777777" w:rsidR="00703ABE" w:rsidRPr="00E3703E" w:rsidRDefault="00703ABE">
      <w:pPr>
        <w:rPr>
          <w:color w:val="FF0000"/>
        </w:rPr>
      </w:pPr>
    </w:p>
    <w:p w14:paraId="7530FD94" w14:textId="77777777" w:rsidR="00703ABE" w:rsidRPr="00E3703E" w:rsidRDefault="00703ABE">
      <w:pPr>
        <w:rPr>
          <w:color w:val="FF0000"/>
        </w:rPr>
      </w:pPr>
    </w:p>
    <w:tbl>
      <w:tblPr>
        <w:tblpPr w:leftFromText="180" w:rightFromText="180" w:vertAnchor="text" w:horzAnchor="page" w:tblpX="1369" w:tblpY="-539"/>
        <w:tblW w:w="14328" w:type="dxa"/>
        <w:tblLayout w:type="fixed"/>
        <w:tblLook w:val="0000" w:firstRow="0" w:lastRow="0" w:firstColumn="0" w:lastColumn="0" w:noHBand="0" w:noVBand="0"/>
      </w:tblPr>
      <w:tblGrid>
        <w:gridCol w:w="1297"/>
        <w:gridCol w:w="3221"/>
        <w:gridCol w:w="990"/>
        <w:gridCol w:w="900"/>
        <w:gridCol w:w="990"/>
        <w:gridCol w:w="900"/>
        <w:gridCol w:w="810"/>
        <w:gridCol w:w="1080"/>
        <w:gridCol w:w="1080"/>
        <w:gridCol w:w="900"/>
        <w:gridCol w:w="1080"/>
        <w:gridCol w:w="1080"/>
      </w:tblGrid>
      <w:tr w:rsidR="0054359A" w:rsidRPr="00E3703E" w14:paraId="30B21BE0" w14:textId="77777777" w:rsidTr="0054359A">
        <w:tc>
          <w:tcPr>
            <w:tcW w:w="14328" w:type="dxa"/>
            <w:gridSpan w:val="12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8C9CC5F" w14:textId="77777777" w:rsidR="0054359A" w:rsidRPr="00E3703E" w:rsidRDefault="0054359A" w:rsidP="0054359A">
            <w:pPr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  <w:lastRenderedPageBreak/>
              <w:t xml:space="preserve">Supplementary Table 2. Mean daily dairy intakes – males, </w:t>
            </w:r>
            <w:r w:rsidRPr="00E3703E">
              <w:rPr>
                <w:rFonts w:ascii="Times New Roman" w:hAnsi="Times New Roman" w:cs="Times New Roman"/>
                <w:b/>
                <w:i/>
                <w:color w:val="FF0000"/>
                <w:sz w:val="20"/>
                <w:szCs w:val="20"/>
              </w:rPr>
              <w:t xml:space="preserve">n </w:t>
            </w:r>
            <w:r w:rsidRPr="00E3703E"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  <w:t>740, and consumers only (% of population)</w:t>
            </w:r>
          </w:p>
        </w:tc>
      </w:tr>
      <w:tr w:rsidR="0054359A" w:rsidRPr="00E3703E" w14:paraId="0AA44265" w14:textId="77777777" w:rsidTr="0054359A">
        <w:tc>
          <w:tcPr>
            <w:tcW w:w="1297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BE41F2A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98C7057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780" w:type="dxa"/>
            <w:gridSpan w:val="4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BBE8A87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population (males only)</w:t>
            </w:r>
          </w:p>
        </w:tc>
        <w:tc>
          <w:tcPr>
            <w:tcW w:w="6030" w:type="dxa"/>
            <w:gridSpan w:val="6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7D53D7A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onsumers only</w:t>
            </w:r>
          </w:p>
        </w:tc>
      </w:tr>
      <w:tr w:rsidR="0054359A" w:rsidRPr="00E3703E" w14:paraId="2E8CFEE5" w14:textId="77777777" w:rsidTr="00380FBE">
        <w:tc>
          <w:tcPr>
            <w:tcW w:w="1297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A93E4B2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76B96FDB" w14:textId="77777777" w:rsidR="0054359A" w:rsidRPr="00E3703E" w:rsidRDefault="0054359A" w:rsidP="0054359A">
            <w:pPr>
              <w:rPr>
                <w:rFonts w:ascii="Times New Roman" w:hAnsi="Times New Roman" w:cs="Times New Roman"/>
                <w:b/>
                <w:color w:val="FF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430513AD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4D0BC13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D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46CBF1C7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19074712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7.5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473E46F8" w14:textId="77777777" w:rsidR="0054359A" w:rsidRPr="00E3703E" w:rsidRDefault="0054359A" w:rsidP="0054359A">
            <w:pPr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</w:pPr>
            <w:proofErr w:type="gramStart"/>
            <w:r w:rsidRPr="00E3703E"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  <w:t>n</w:t>
            </w:r>
            <w:proofErr w:type="gram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3B35723C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% </w:t>
            </w:r>
            <w:proofErr w:type="gramStart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ons</w:t>
            </w:r>
            <w:proofErr w:type="gram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0C6C2EFB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a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2D531C17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D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68696E14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an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B0D94C" w14:textId="77777777" w:rsidR="0054359A" w:rsidRPr="00E3703E" w:rsidRDefault="0054359A" w:rsidP="0054359A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7.5</w:t>
            </w:r>
          </w:p>
        </w:tc>
      </w:tr>
      <w:tr w:rsidR="002218B2" w:rsidRPr="00E3703E" w14:paraId="2F33EA95" w14:textId="77777777" w:rsidTr="002218B2">
        <w:trPr>
          <w:trHeight w:val="27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721B5933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proofErr w:type="gramStart"/>
            <w:r w:rsidRPr="00E3703E">
              <w:rPr>
                <w:rFonts w:ascii="Times New Roman" w:hAnsi="Times New Roman" w:cs="Times New Roman"/>
                <w:i/>
                <w:color w:val="FF0000"/>
                <w:sz w:val="20"/>
                <w:szCs w:val="20"/>
              </w:rPr>
              <w:t>n</w:t>
            </w:r>
            <w:proofErr w:type="gramEnd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 740</w:t>
            </w:r>
          </w:p>
        </w:tc>
        <w:tc>
          <w:tcPr>
            <w:tcW w:w="3221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1E39FAB5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ervings of dairy per day*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153AAED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3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1D11046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C6A46E3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0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42E5D3E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2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1BBC0DB" w14:textId="384D8070" w:rsidR="002218B2" w:rsidRPr="00E3703E" w:rsidRDefault="009D07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39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2AE26747" w14:textId="4EB27D6F" w:rsidR="002218B2" w:rsidRPr="00E3703E" w:rsidRDefault="009D07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9.9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4AA0E0D7" w14:textId="726C1DEF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3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8DE6DFA" w14:textId="38C55D40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4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82DC971" w14:textId="06972ACF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0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95C1AC" w14:textId="7051F068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2</w:t>
            </w:r>
          </w:p>
        </w:tc>
      </w:tr>
      <w:tr w:rsidR="002218B2" w:rsidRPr="00E3703E" w14:paraId="55948C3C" w14:textId="77777777" w:rsidTr="00380FBE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BE52A1D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018D70DB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Total dairy </w:t>
            </w:r>
          </w:p>
        </w:tc>
        <w:tc>
          <w:tcPr>
            <w:tcW w:w="99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A2F3EA0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22.8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1825B63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3.1</w:t>
            </w:r>
          </w:p>
        </w:tc>
        <w:tc>
          <w:tcPr>
            <w:tcW w:w="99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0F8D373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5.2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4D4A2FD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56.6</w:t>
            </w:r>
          </w:p>
        </w:tc>
        <w:tc>
          <w:tcPr>
            <w:tcW w:w="81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C7DB74C" w14:textId="48E85417" w:rsidR="002218B2" w:rsidRPr="00E3703E" w:rsidRDefault="009D07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39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7DEDD451" w14:textId="2AFFB284" w:rsidR="002218B2" w:rsidRPr="00E3703E" w:rsidRDefault="009D07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9.9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7F7356B" w14:textId="3160238D" w:rsidR="002218B2" w:rsidRPr="00E3703E" w:rsidRDefault="006F2094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23.3</w:t>
            </w:r>
          </w:p>
        </w:tc>
        <w:tc>
          <w:tcPr>
            <w:tcW w:w="90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1C90570" w14:textId="5A6C7EF8" w:rsidR="002218B2" w:rsidRPr="00E3703E" w:rsidRDefault="006F2094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3.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7E2830A" w14:textId="05C5C7B0" w:rsidR="002218B2" w:rsidRPr="00E3703E" w:rsidRDefault="006F2094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5.3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37C9D8F2" w14:textId="47D0F726" w:rsidR="002218B2" w:rsidRPr="00E3703E" w:rsidRDefault="006F2094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56.8</w:t>
            </w:r>
            <w:bookmarkStart w:id="0" w:name="_GoBack"/>
            <w:bookmarkEnd w:id="0"/>
          </w:p>
        </w:tc>
      </w:tr>
      <w:tr w:rsidR="002218B2" w:rsidRPr="00E3703E" w14:paraId="025B3E3F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ED4CF36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051E164C" w14:textId="77777777" w:rsidR="002218B2" w:rsidRPr="00E3703E" w:rsidRDefault="002218B2" w:rsidP="002218B2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E4A269E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1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DB86067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0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5572391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7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AFC247A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04.6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46103C01" w14:textId="08613D13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2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7DACA7A" w14:textId="0DE5D480" w:rsidR="002218B2" w:rsidRPr="00E3703E" w:rsidRDefault="0089221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8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F969B8A" w14:textId="7FE81558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6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FD9C24A" w14:textId="0587D90B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9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FFF83D3" w14:textId="479E2914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2.7</w:t>
            </w:r>
          </w:p>
        </w:tc>
        <w:tc>
          <w:tcPr>
            <w:tcW w:w="1080" w:type="dxa"/>
            <w:vAlign w:val="bottom"/>
          </w:tcPr>
          <w:p w14:paraId="587101B4" w14:textId="199AB2F1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06.5</w:t>
            </w:r>
          </w:p>
        </w:tc>
      </w:tr>
      <w:tr w:rsidR="002218B2" w:rsidRPr="00E3703E" w14:paraId="60554DE2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16FA0ED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27D53C1" w14:textId="77777777" w:rsidR="002218B2" w:rsidRPr="00E3703E" w:rsidRDefault="002218B2" w:rsidP="002218B2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Whole milk 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D02F1AC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2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4FDFCA8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1.4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ED29ED2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2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123C218" w14:textId="77777777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87.3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3D9EA75" w14:textId="5ECF96C0" w:rsidR="002218B2" w:rsidRPr="00E3703E" w:rsidRDefault="002218B2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1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A047F3E" w14:textId="4515E48D" w:rsidR="002218B2" w:rsidRPr="00E3703E" w:rsidRDefault="0089221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2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9924736" w14:textId="4E980EC0" w:rsidR="002218B2" w:rsidRPr="00E3703E" w:rsidRDefault="004F1C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4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BC2CCB7" w14:textId="3A7AC22D" w:rsidR="002218B2" w:rsidRPr="00E3703E" w:rsidRDefault="004F1C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7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B346A1C" w14:textId="12781DCE" w:rsidR="002218B2" w:rsidRPr="00E3703E" w:rsidRDefault="004F1C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6.0</w:t>
            </w:r>
          </w:p>
        </w:tc>
        <w:tc>
          <w:tcPr>
            <w:tcW w:w="1080" w:type="dxa"/>
            <w:vAlign w:val="bottom"/>
          </w:tcPr>
          <w:p w14:paraId="04D7A804" w14:textId="251C1911" w:rsidR="002218B2" w:rsidRPr="00E3703E" w:rsidRDefault="004F1C96" w:rsidP="002218B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74.3</w:t>
            </w:r>
          </w:p>
        </w:tc>
      </w:tr>
      <w:tr w:rsidR="004F1C96" w:rsidRPr="00E3703E" w14:paraId="4ECAC825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399CC4A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E3F1004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emi-skimm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456613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9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0DB5278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9.3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8F78BE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BBDF8C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08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1FCB891" w14:textId="47145B8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7414BD8" w14:textId="73EDDBF2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6.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F078E03" w14:textId="650EDE14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FDFDC55" w14:textId="3DD5D74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4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A14A183" w14:textId="40D426E0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2.3</w:t>
            </w:r>
          </w:p>
        </w:tc>
        <w:tc>
          <w:tcPr>
            <w:tcW w:w="1080" w:type="dxa"/>
            <w:vAlign w:val="bottom"/>
          </w:tcPr>
          <w:p w14:paraId="14850984" w14:textId="41BD347A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06.7</w:t>
            </w:r>
          </w:p>
        </w:tc>
      </w:tr>
      <w:tr w:rsidR="004F1C96" w:rsidRPr="00E3703E" w14:paraId="425B3835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46D205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97D73FA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kimm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CD732A2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6BE519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6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E4CAE1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EBEECCA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1.6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D8ECBB6" w14:textId="73082D05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A29E627" w14:textId="071BD43E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46F2256" w14:textId="47A6D30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5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685119D" w14:textId="65FA026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4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A017BBD" w14:textId="433A8A2C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2.0</w:t>
            </w:r>
          </w:p>
        </w:tc>
        <w:tc>
          <w:tcPr>
            <w:tcW w:w="1080" w:type="dxa"/>
            <w:vAlign w:val="bottom"/>
          </w:tcPr>
          <w:p w14:paraId="25F4FB58" w14:textId="37D39DA4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62.0</w:t>
            </w:r>
          </w:p>
        </w:tc>
      </w:tr>
      <w:tr w:rsidR="004F1C96" w:rsidRPr="00E3703E" w14:paraId="641D8315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0882FE8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3A2AB47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ortified 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2918E0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5023DBE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8.1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3207796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3C8C339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22.1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7F65001" w14:textId="1BB41700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F67F83A" w14:textId="51AA15C8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2AA95F2" w14:textId="12930078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5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5474CB1" w14:textId="2C85AE66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8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B55EBBB" w14:textId="1F803861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7.3</w:t>
            </w:r>
          </w:p>
        </w:tc>
        <w:tc>
          <w:tcPr>
            <w:tcW w:w="1080" w:type="dxa"/>
            <w:vAlign w:val="bottom"/>
          </w:tcPr>
          <w:p w14:paraId="6A413F12" w14:textId="14FF92FE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86.6</w:t>
            </w:r>
          </w:p>
        </w:tc>
      </w:tr>
      <w:tr w:rsidR="004F1C96" w:rsidRPr="00E3703E" w14:paraId="1E4042F7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B3AABE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74E16647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Buttermilk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61D95D3" w14:textId="717D3C11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8098603" w14:textId="6C76596D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066EA11" w14:textId="1351912D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72E8B3B" w14:textId="3B3B387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3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FA03657" w14:textId="66E309FA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6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05194A0" w14:textId="05126989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4BFA30E" w14:textId="2BB6E521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6DF1D44" w14:textId="2280E81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87270A1" w14:textId="4653E68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2</w:t>
            </w:r>
          </w:p>
        </w:tc>
        <w:tc>
          <w:tcPr>
            <w:tcW w:w="1080" w:type="dxa"/>
            <w:vAlign w:val="bottom"/>
          </w:tcPr>
          <w:p w14:paraId="2957896F" w14:textId="1BBEFF9E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4.7</w:t>
            </w:r>
          </w:p>
        </w:tc>
      </w:tr>
      <w:tr w:rsidR="004F1C96" w:rsidRPr="00E3703E" w14:paraId="3753CA49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255B6D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 </w:t>
            </w: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D53A63A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chees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D1CD64A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65598D7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CD566A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1CF893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8.6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01CF71C0" w14:textId="454F82A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7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E4B8EC5" w14:textId="2E675203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8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3B0E201" w14:textId="165389AC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.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3DB00F4" w14:textId="1DD558E3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3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3C05A24" w14:textId="1CBFC84B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.1</w:t>
            </w:r>
          </w:p>
        </w:tc>
        <w:tc>
          <w:tcPr>
            <w:tcW w:w="1080" w:type="dxa"/>
            <w:vAlign w:val="bottom"/>
          </w:tcPr>
          <w:p w14:paraId="354F1E8D" w14:textId="0473B832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2.7</w:t>
            </w:r>
          </w:p>
        </w:tc>
      </w:tr>
      <w:tr w:rsidR="004F1C96" w:rsidRPr="00E3703E" w14:paraId="4835E345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4841BCD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13031" w:type="dxa"/>
            <w:gridSpan w:val="11"/>
            <w:tcMar>
              <w:top w:w="140" w:type="nil"/>
              <w:right w:w="140" w:type="nil"/>
            </w:tcMar>
            <w:vAlign w:val="center"/>
          </w:tcPr>
          <w:p w14:paraId="7B2B53AC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heese – By fat content  (% fat in dry matter:)</w:t>
            </w:r>
          </w:p>
        </w:tc>
      </w:tr>
      <w:tr w:rsidR="004F1C96" w:rsidRPr="00E3703E" w14:paraId="057DFB8A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65CBC96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EBB9D42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Skimmed (1-1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3E8CD3DB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24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BA83B18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3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3FEFECF2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261E8F6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31331889" w14:textId="5DE3502F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040FA4B" w14:textId="4CC1FB21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7CEBD67" w14:textId="74880E29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144EE10" w14:textId="22943B19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6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C6DA6E5" w14:textId="2BABFFD5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0.0</w:t>
            </w:r>
          </w:p>
        </w:tc>
        <w:tc>
          <w:tcPr>
            <w:tcW w:w="1080" w:type="dxa"/>
            <w:vAlign w:val="bottom"/>
          </w:tcPr>
          <w:p w14:paraId="65A852D1" w14:textId="00824861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4F1C96" w:rsidRPr="00E3703E" w14:paraId="29301D7D" w14:textId="77777777" w:rsidTr="0054359A">
        <w:trPr>
          <w:trHeight w:val="10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D2787EB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0096115A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Partially skimmed (10-2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824480B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1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2EC9721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96E96C2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29A5076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50DC3B8" w14:textId="211F54FB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C1A1F45" w14:textId="48CC0A1D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2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12E611A" w14:textId="4A0BED50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B4FDD6A" w14:textId="469BEA05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1EE037A" w14:textId="666D9CC7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5</w:t>
            </w:r>
          </w:p>
        </w:tc>
        <w:tc>
          <w:tcPr>
            <w:tcW w:w="1080" w:type="dxa"/>
            <w:vAlign w:val="bottom"/>
          </w:tcPr>
          <w:p w14:paraId="43081C3D" w14:textId="16246BC4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4F1C96" w:rsidRPr="00E3703E" w14:paraId="07CF9526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5E8094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1B87323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Medium Fat (20-4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3C25BBBD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EA01A1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8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F1531A1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B1DC873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9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09FD140" w14:textId="54DD38EC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3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E2B4630" w14:textId="56ACCE4E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5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D307348" w14:textId="45DD9964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8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6C374CF" w14:textId="61525B21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365195E" w14:textId="2F7EFDF8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5</w:t>
            </w:r>
          </w:p>
        </w:tc>
        <w:tc>
          <w:tcPr>
            <w:tcW w:w="1080" w:type="dxa"/>
            <w:vAlign w:val="bottom"/>
          </w:tcPr>
          <w:p w14:paraId="788B01C3" w14:textId="35E1EC09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8.4</w:t>
            </w:r>
          </w:p>
        </w:tc>
      </w:tr>
      <w:tr w:rsidR="004F1C96" w:rsidRPr="00E3703E" w14:paraId="1920D866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199774C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78263B2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ull fat (40-60)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0376946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8CE727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9.6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309A5AD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425E05F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6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4C1D8689" w14:textId="3728E00D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5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3BF106F" w14:textId="3E736306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0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3E643EB" w14:textId="362810D7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3C88727" w14:textId="3A1AD1D6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EF5DBE1" w14:textId="31F0CE64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9</w:t>
            </w:r>
          </w:p>
        </w:tc>
        <w:tc>
          <w:tcPr>
            <w:tcW w:w="1080" w:type="dxa"/>
            <w:vAlign w:val="bottom"/>
          </w:tcPr>
          <w:p w14:paraId="5901121D" w14:textId="7E2AAF63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7.7</w:t>
            </w:r>
          </w:p>
        </w:tc>
      </w:tr>
      <w:tr w:rsidR="004F1C96" w:rsidRPr="00E3703E" w14:paraId="6CBAFC11" w14:textId="77777777" w:rsidTr="0054359A">
        <w:trPr>
          <w:trHeight w:val="333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1C1A902E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21A075B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High fat (60 or above)</w:t>
            </w:r>
          </w:p>
        </w:tc>
        <w:tc>
          <w:tcPr>
            <w:tcW w:w="990" w:type="dxa"/>
            <w:vAlign w:val="center"/>
          </w:tcPr>
          <w:p w14:paraId="7B99154E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4</w:t>
            </w:r>
          </w:p>
        </w:tc>
        <w:tc>
          <w:tcPr>
            <w:tcW w:w="900" w:type="dxa"/>
            <w:vAlign w:val="center"/>
          </w:tcPr>
          <w:p w14:paraId="3AD35D14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9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9A698F6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7470742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9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AEE4C6A" w14:textId="469759BB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2F64565" w14:textId="6BAAAB1A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CD0E0BA" w14:textId="375A4303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4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4449F96A" w14:textId="1CC98908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4F23A09" w14:textId="7A9AC18F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1</w:t>
            </w:r>
          </w:p>
        </w:tc>
        <w:tc>
          <w:tcPr>
            <w:tcW w:w="1080" w:type="dxa"/>
            <w:vAlign w:val="bottom"/>
          </w:tcPr>
          <w:p w14:paraId="3BA96601" w14:textId="1E0079FF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4F1C96" w:rsidRPr="00E3703E" w14:paraId="21383B5E" w14:textId="77777777" w:rsidTr="0054359A">
        <w:trPr>
          <w:trHeight w:val="270"/>
        </w:trPr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5C6511DC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C6AFE2A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FA5518C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7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4363BDB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1.9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FA30BC9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D0805F2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62.5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77D8EC47" w14:textId="1354E69C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95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7ED580D" w14:textId="0D73010E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9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757D918" w14:textId="3B1FA046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8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030368D" w14:textId="475480B6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2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4A987FB" w14:textId="0FDA9372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6.3</w:t>
            </w:r>
          </w:p>
        </w:tc>
        <w:tc>
          <w:tcPr>
            <w:tcW w:w="1080" w:type="dxa"/>
            <w:vAlign w:val="bottom"/>
          </w:tcPr>
          <w:p w14:paraId="16D269F9" w14:textId="4F574146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2.6</w:t>
            </w:r>
          </w:p>
        </w:tc>
      </w:tr>
      <w:tr w:rsidR="004F1C96" w:rsidRPr="00E3703E" w14:paraId="202B4867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054A4AB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0E1FE4A2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892D22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2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394D798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8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01FA953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9AFBD7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8.6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3603DEFC" w14:textId="616FF17F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4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D8E4D33" w14:textId="0FFC2C43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3.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7348DB1" w14:textId="1E907187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7.1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62CBC47" w14:textId="265FFA19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3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D3FEF18" w14:textId="4B0A5172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1.3</w:t>
            </w:r>
          </w:p>
        </w:tc>
        <w:tc>
          <w:tcPr>
            <w:tcW w:w="1080" w:type="dxa"/>
            <w:vAlign w:val="bottom"/>
          </w:tcPr>
          <w:p w14:paraId="78C45CDB" w14:textId="65E35D60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</w:t>
            </w:r>
          </w:p>
        </w:tc>
      </w:tr>
      <w:tr w:rsidR="004F1C96" w:rsidRPr="00E3703E" w14:paraId="43D1F4AF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7856139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12EF9E54" w14:textId="77777777" w:rsidR="004F1C96" w:rsidRPr="00E3703E" w:rsidRDefault="004F1C96" w:rsidP="004F1C96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Drinking yogurt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0D99AF18" w14:textId="6F890374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.9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BDEF67F" w14:textId="765675D1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7.9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3A34A9E" w14:textId="6DF2DCB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A725920" w14:textId="190A5A2F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5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0FD216A4" w14:textId="51AF8E66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6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9BB485B" w14:textId="583AC654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0D37611" w14:textId="56F6AEDA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4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B654E0D" w14:textId="509ECC31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9.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78704DDE" w14:textId="770C5C53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0.0</w:t>
            </w:r>
          </w:p>
        </w:tc>
        <w:tc>
          <w:tcPr>
            <w:tcW w:w="1080" w:type="dxa"/>
            <w:vAlign w:val="bottom"/>
          </w:tcPr>
          <w:p w14:paraId="07683550" w14:textId="303EC4E7" w:rsidR="004F1C96" w:rsidRPr="00E3703E" w:rsidRDefault="006069D2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2.8</w:t>
            </w:r>
          </w:p>
        </w:tc>
      </w:tr>
      <w:tr w:rsidR="004F1C96" w:rsidRPr="00E3703E" w14:paraId="0A1A3498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68A4C75F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148173A3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Cream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53DEBD0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38C5BDB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7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AACE3D5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5AD4537" w14:textId="77777777" w:rsidR="004F1C96" w:rsidRPr="00E3703E" w:rsidRDefault="004F1C9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3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6344F27F" w14:textId="2BF1147D" w:rsidR="004F1C96" w:rsidRPr="00E3703E" w:rsidRDefault="00037D93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717CFB8" w14:textId="61D76300" w:rsidR="004F1C96" w:rsidRPr="00E3703E" w:rsidRDefault="00892216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1788C107" w14:textId="5AABD38E" w:rsidR="004F1C96" w:rsidRPr="00E3703E" w:rsidRDefault="00037D93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2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461F4B1" w14:textId="0CDFC7C1" w:rsidR="004F1C96" w:rsidRPr="00E3703E" w:rsidRDefault="00037D93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CF5319E" w14:textId="7FFEF06E" w:rsidR="004F1C96" w:rsidRPr="00E3703E" w:rsidRDefault="00037D93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7</w:t>
            </w:r>
          </w:p>
        </w:tc>
        <w:tc>
          <w:tcPr>
            <w:tcW w:w="1080" w:type="dxa"/>
            <w:vAlign w:val="bottom"/>
          </w:tcPr>
          <w:p w14:paraId="157D7C67" w14:textId="725AAA70" w:rsidR="004F1C96" w:rsidRPr="00E3703E" w:rsidRDefault="00037D93" w:rsidP="004F1C96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3.9</w:t>
            </w:r>
          </w:p>
        </w:tc>
      </w:tr>
      <w:tr w:rsidR="00037D93" w:rsidRPr="00E3703E" w14:paraId="3E4A1300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2A604F09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4BC4DF5D" w14:textId="77777777" w:rsidR="00037D93" w:rsidRPr="00E3703E" w:rsidRDefault="00037D93" w:rsidP="00037D93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whipping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AB9DD7B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772AAB3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6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750B67E5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19DB859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0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AB6076C" w14:textId="3245C2CE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81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244792F4" w14:textId="1EFDD2B7" w:rsidR="00037D93" w:rsidRPr="00E3703E" w:rsidRDefault="00892216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0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8DD5083" w14:textId="57B2D38A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7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D66A26F" w14:textId="410A22A8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57244EE" w14:textId="3CE0654B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5</w:t>
            </w:r>
          </w:p>
        </w:tc>
        <w:tc>
          <w:tcPr>
            <w:tcW w:w="1080" w:type="dxa"/>
            <w:vAlign w:val="bottom"/>
          </w:tcPr>
          <w:p w14:paraId="7BCB38AC" w14:textId="079AB50F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6.4</w:t>
            </w:r>
          </w:p>
        </w:tc>
      </w:tr>
      <w:tr w:rsidR="00037D93" w:rsidRPr="00E3703E" w14:paraId="5C6C43AC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3AC7ABDC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1918EDFE" w14:textId="77777777" w:rsidR="00037D93" w:rsidRPr="00E3703E" w:rsidRDefault="00037D93" w:rsidP="00037D93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doubl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C6EDF4B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5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4793F06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5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A73AFE7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3303251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4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B0741DE" w14:textId="09518B8C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4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0769F9E" w14:textId="6A250E67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1D62C31" w14:textId="7CB81FEA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9</w:t>
            </w:r>
            <w:r w:rsidR="00037D93"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706A2BB1" w14:textId="3961A72B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3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41B0D14" w14:textId="7BF16CE9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2</w:t>
            </w:r>
          </w:p>
        </w:tc>
        <w:tc>
          <w:tcPr>
            <w:tcW w:w="1080" w:type="dxa"/>
            <w:vAlign w:val="bottom"/>
          </w:tcPr>
          <w:p w14:paraId="0CD181C6" w14:textId="0B776A98" w:rsidR="00037D93" w:rsidRPr="00E3703E" w:rsidRDefault="000B1891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8.6</w:t>
            </w:r>
          </w:p>
        </w:tc>
      </w:tr>
      <w:tr w:rsidR="00037D93" w:rsidRPr="00E3703E" w14:paraId="118CE029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06D06E9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31AEE1ED" w14:textId="77777777" w:rsidR="00037D93" w:rsidRPr="00E3703E" w:rsidRDefault="00037D93" w:rsidP="00037D93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- single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1D1E0D4D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24F11266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.4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4F5B9B36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085E3D63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3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265BF7B" w14:textId="0959CB2A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8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46F9439" w14:textId="569597F3" w:rsidR="00037D93" w:rsidRPr="00E3703E" w:rsidRDefault="00892216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4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7960D93" w14:textId="33EA7FE9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.3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2938317" w14:textId="4639CA1D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5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018D628" w14:textId="320B846A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4</w:t>
            </w:r>
          </w:p>
        </w:tc>
        <w:tc>
          <w:tcPr>
            <w:tcW w:w="1080" w:type="dxa"/>
            <w:vAlign w:val="bottom"/>
          </w:tcPr>
          <w:p w14:paraId="13DC9D57" w14:textId="7EE3B41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037D93" w:rsidRPr="00E3703E" w14:paraId="67DE1BE2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6480384B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25FC8651" w14:textId="77777777" w:rsidR="00037D93" w:rsidRPr="00E3703E" w:rsidRDefault="00037D93" w:rsidP="00037D93">
            <w:pPr>
              <w:ind w:left="720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Cream – half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3B98892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0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5FB93D40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606FB5E3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38A1A60C" w14:textId="77777777" w:rsidR="00037D93" w:rsidRPr="00E3703E" w:rsidRDefault="00037D93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2C6BF95F" w14:textId="4284F1FB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454A7147" w14:textId="01440B25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53E87A5F" w14:textId="2A6C3F91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8AB7697" w14:textId="15CF6F34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04F13DCD" w14:textId="51E9CE7B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1080" w:type="dxa"/>
            <w:vAlign w:val="bottom"/>
          </w:tcPr>
          <w:p w14:paraId="35DC84C4" w14:textId="11A329CD" w:rsidR="00037D93" w:rsidRPr="00E3703E" w:rsidRDefault="008068F2" w:rsidP="00037D93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8068F2" w:rsidRPr="00E3703E" w14:paraId="499E0EB4" w14:textId="77777777" w:rsidTr="0054359A">
        <w:tc>
          <w:tcPr>
            <w:tcW w:w="1297" w:type="dxa"/>
            <w:tcMar>
              <w:top w:w="140" w:type="nil"/>
              <w:right w:w="140" w:type="nil"/>
            </w:tcMar>
            <w:vAlign w:val="center"/>
          </w:tcPr>
          <w:p w14:paraId="4EE08E48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Mar>
              <w:top w:w="140" w:type="nil"/>
              <w:right w:w="140" w:type="nil"/>
            </w:tcMar>
            <w:vAlign w:val="center"/>
          </w:tcPr>
          <w:p w14:paraId="17BF508D" w14:textId="77777777" w:rsidR="008068F2" w:rsidRPr="00E3703E" w:rsidRDefault="008068F2" w:rsidP="008068F2">
            <w:pPr>
              <w:ind w:left="720"/>
              <w:rPr>
                <w:rFonts w:ascii="Times New Roman" w:hAnsi="Times New Roman" w:cs="Times New Roman"/>
                <w:b/>
                <w:bCs/>
                <w:i/>
                <w:iCs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 xml:space="preserve">Crème </w:t>
            </w:r>
            <w:proofErr w:type="spellStart"/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fraiche</w:t>
            </w:r>
            <w:proofErr w:type="spellEnd"/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2181F662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2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11D5DA2E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4</w:t>
            </w:r>
          </w:p>
        </w:tc>
        <w:tc>
          <w:tcPr>
            <w:tcW w:w="990" w:type="dxa"/>
            <w:tcMar>
              <w:top w:w="140" w:type="nil"/>
              <w:right w:w="140" w:type="nil"/>
            </w:tcMar>
            <w:vAlign w:val="bottom"/>
          </w:tcPr>
          <w:p w14:paraId="541FE29D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6457AF2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810" w:type="dxa"/>
            <w:tcMar>
              <w:top w:w="140" w:type="nil"/>
              <w:right w:w="140" w:type="nil"/>
            </w:tcMar>
            <w:vAlign w:val="bottom"/>
          </w:tcPr>
          <w:p w14:paraId="128A94EC" w14:textId="0718574A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7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97FD0A3" w14:textId="43F31CDE" w:rsidR="008068F2" w:rsidRPr="00E3703E" w:rsidRDefault="00892216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0.9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6773F22D" w14:textId="4BD957B9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.6</w:t>
            </w:r>
          </w:p>
        </w:tc>
        <w:tc>
          <w:tcPr>
            <w:tcW w:w="900" w:type="dxa"/>
            <w:tcMar>
              <w:top w:w="140" w:type="nil"/>
              <w:right w:w="140" w:type="nil"/>
            </w:tcMar>
            <w:vAlign w:val="bottom"/>
          </w:tcPr>
          <w:p w14:paraId="661E96F1" w14:textId="6C073A9F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.0</w:t>
            </w:r>
          </w:p>
        </w:tc>
        <w:tc>
          <w:tcPr>
            <w:tcW w:w="1080" w:type="dxa"/>
            <w:tcMar>
              <w:top w:w="140" w:type="nil"/>
              <w:right w:w="140" w:type="nil"/>
            </w:tcMar>
            <w:vAlign w:val="bottom"/>
          </w:tcPr>
          <w:p w14:paraId="3E917949" w14:textId="6C60E24A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3.5</w:t>
            </w:r>
          </w:p>
        </w:tc>
        <w:tc>
          <w:tcPr>
            <w:tcW w:w="1080" w:type="dxa"/>
            <w:vAlign w:val="bottom"/>
          </w:tcPr>
          <w:p w14:paraId="6DE6C846" w14:textId="5BD62CE3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</w:tr>
      <w:tr w:rsidR="008068F2" w:rsidRPr="00E3703E" w14:paraId="786ED81A" w14:textId="77777777" w:rsidTr="0054359A">
        <w:tc>
          <w:tcPr>
            <w:tcW w:w="1297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4FA6F12C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3221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center"/>
          </w:tcPr>
          <w:p w14:paraId="527F0065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Total butter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6D3F139B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.0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7E0173F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6.8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AE8A221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9A0A874" w14:textId="7777777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1.3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36B232A" w14:textId="3B8768DA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50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1030BE81" w14:textId="60A75773" w:rsidR="008068F2" w:rsidRPr="00E3703E" w:rsidRDefault="00892216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20.3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39090FD7" w14:textId="54CE42B1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7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2BB16EB1" w14:textId="6F709907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0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tcMar>
              <w:top w:w="140" w:type="nil"/>
              <w:right w:w="140" w:type="nil"/>
            </w:tcMar>
            <w:vAlign w:val="bottom"/>
          </w:tcPr>
          <w:p w14:paraId="50F04FFF" w14:textId="07E175CB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3.4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2E39BF5B" w14:textId="4DAB88CB" w:rsidR="008068F2" w:rsidRPr="00E3703E" w:rsidRDefault="008068F2" w:rsidP="008068F2">
            <w:pPr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r w:rsidRPr="00E3703E">
              <w:rPr>
                <w:rFonts w:ascii="Times New Roman" w:hAnsi="Times New Roman" w:cs="Times New Roman"/>
                <w:color w:val="FF0000"/>
                <w:sz w:val="20"/>
                <w:szCs w:val="20"/>
              </w:rPr>
              <w:t>11.4</w:t>
            </w:r>
          </w:p>
        </w:tc>
      </w:tr>
    </w:tbl>
    <w:p w14:paraId="339204EB" w14:textId="4ED2B571" w:rsidR="00632E83" w:rsidRPr="00A53745" w:rsidRDefault="00632E83" w:rsidP="00632E83">
      <w:pPr>
        <w:rPr>
          <w:rFonts w:ascii="Times New Roman" w:hAnsi="Times New Roman" w:cs="Times New Roman"/>
          <w:color w:val="FF0000"/>
          <w:sz w:val="16"/>
          <w:szCs w:val="16"/>
        </w:rPr>
      </w:pPr>
      <w:r w:rsidRPr="00A03664">
        <w:rPr>
          <w:rFonts w:ascii="Times New Roman" w:hAnsi="Times New Roman" w:cs="Times New Roman"/>
          <w:color w:val="FF0000"/>
          <w:sz w:val="16"/>
          <w:szCs w:val="16"/>
        </w:rPr>
        <w:t>*</w:t>
      </w:r>
      <w:r w:rsidRPr="00A53745">
        <w:rPr>
          <w:rFonts w:ascii="Times New Roman" w:hAnsi="Times New Roman" w:cs="Times New Roman"/>
          <w:color w:val="FF0000"/>
          <w:sz w:val="16"/>
          <w:szCs w:val="16"/>
        </w:rPr>
        <w:t>Mean daily servings of dairy</w:t>
      </w:r>
      <w:r>
        <w:rPr>
          <w:rFonts w:ascii="Times New Roman" w:hAnsi="Times New Roman" w:cs="Times New Roman"/>
          <w:color w:val="FF0000"/>
          <w:sz w:val="16"/>
          <w:szCs w:val="16"/>
        </w:rPr>
        <w:t xml:space="preserve"> calculated for milk, cheese and yogurt as per current recommendations </w: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begin"/>
      </w:r>
      <w:r>
        <w:rPr>
          <w:rFonts w:ascii="Times New Roman" w:hAnsi="Times New Roman" w:cs="Times New Roman"/>
          <w:color w:val="FF0000"/>
          <w:sz w:val="16"/>
          <w:szCs w:val="16"/>
        </w:rPr>
        <w:instrText xml:space="preserve"> ADDIN EN.CITE &lt;EndNote&gt;&lt;Cite&gt;&lt;Author&gt;Department of Health&lt;/Author&gt;&lt;RecNum&gt;1465&lt;/RecNum&gt;&lt;DisplayText&gt;&lt;style face="superscript"&gt;(29)&lt;/style&gt;&lt;/DisplayText&gt;&lt;record&gt;&lt;rec-number&gt;1465&lt;/rec-number&gt;&lt;foreign-keys&gt;&lt;key app="EN" db-id="v50z99sx7rz55fe09z6pvr2nr2dxx029t0ve" timestamp="1425899318"&gt;1465&lt;/key&gt;&lt;/foreign-keys&gt;&lt;ref-type name="Report"&gt;27&lt;/ref-type&gt;&lt;contributors&gt;&lt;authors&gt;&lt;author&gt;Department of Health,&lt;/author&gt;&lt;/authors&gt;&lt;/contributors&gt;&lt;titles&gt;&lt;title&gt;Your Guide to Healthy Eating Using the Food Pyramid&lt;/title&gt;&lt;/titles&gt;&lt;dates&gt;&lt;/dates&gt;&lt;publisher&gt;Health Service Executive&lt;/publisher&gt;&lt;urls&gt;&lt;related-urls&gt;&lt;url&gt;https://www.healthpromotion.ie/hp-files/docs/HPM00796.pdf&lt;/url&gt;&lt;/related-urls&gt;&lt;/urls&gt;&lt;/record&gt;&lt;/Cite&gt;&lt;/EndNote&gt;</w:instrTex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separate"/>
      </w:r>
      <w:r w:rsidRPr="00D6290A">
        <w:rPr>
          <w:rFonts w:ascii="Times New Roman" w:hAnsi="Times New Roman" w:cs="Times New Roman"/>
          <w:noProof/>
          <w:color w:val="FF0000"/>
          <w:sz w:val="16"/>
          <w:szCs w:val="16"/>
          <w:vertAlign w:val="superscript"/>
        </w:rPr>
        <w:t>(29)</w:t>
      </w:r>
      <w:r>
        <w:rPr>
          <w:rFonts w:ascii="Times New Roman" w:hAnsi="Times New Roman" w:cs="Times New Roman"/>
          <w:color w:val="FF0000"/>
          <w:sz w:val="16"/>
          <w:szCs w:val="16"/>
        </w:rPr>
        <w:fldChar w:fldCharType="end"/>
      </w:r>
      <w:r>
        <w:rPr>
          <w:rFonts w:ascii="Times New Roman" w:hAnsi="Times New Roman" w:cs="Times New Roman"/>
          <w:color w:val="FF0000"/>
          <w:sz w:val="16"/>
          <w:szCs w:val="16"/>
        </w:rPr>
        <w:t xml:space="preserve">; </w:t>
      </w:r>
      <w:r w:rsidRPr="00A53745">
        <w:rPr>
          <w:rFonts w:ascii="Times New Roman" w:hAnsi="Times New Roman" w:cs="Times New Roman"/>
          <w:color w:val="FF0000"/>
          <w:sz w:val="16"/>
          <w:szCs w:val="16"/>
        </w:rPr>
        <w:t>1 serving equates to: 200 ml milk, fortified milk and yogurt drinks, 25g hard cheese, 50g soft cheese and 35g processed cheese, 75g co</w:t>
      </w:r>
      <w:r>
        <w:rPr>
          <w:rFonts w:ascii="Times New Roman" w:hAnsi="Times New Roman" w:cs="Times New Roman"/>
          <w:color w:val="FF0000"/>
          <w:sz w:val="16"/>
          <w:szCs w:val="16"/>
        </w:rPr>
        <w:t>ttage cheese, 125g yogurt. %</w:t>
      </w:r>
      <w:proofErr w:type="gramStart"/>
      <w:r>
        <w:rPr>
          <w:rFonts w:ascii="Times New Roman" w:hAnsi="Times New Roman" w:cs="Times New Roman"/>
          <w:color w:val="FF0000"/>
          <w:sz w:val="16"/>
          <w:szCs w:val="16"/>
        </w:rPr>
        <w:t>cons</w:t>
      </w:r>
      <w:proofErr w:type="gramEnd"/>
      <w:r>
        <w:rPr>
          <w:rFonts w:ascii="Times New Roman" w:hAnsi="Times New Roman" w:cs="Times New Roman"/>
          <w:color w:val="FF0000"/>
          <w:sz w:val="16"/>
          <w:szCs w:val="16"/>
        </w:rPr>
        <w:t xml:space="preserve"> = % consumers</w:t>
      </w:r>
    </w:p>
    <w:p w14:paraId="737D0103" w14:textId="77777777" w:rsidR="00703ABE" w:rsidRPr="00E3703E" w:rsidRDefault="00703ABE">
      <w:pPr>
        <w:rPr>
          <w:color w:val="FF0000"/>
        </w:rPr>
      </w:pPr>
    </w:p>
    <w:p w14:paraId="0CC2329B" w14:textId="77777777" w:rsidR="00703ABE" w:rsidRPr="00E3703E" w:rsidRDefault="00703ABE">
      <w:pPr>
        <w:rPr>
          <w:color w:val="FF0000"/>
        </w:rPr>
      </w:pPr>
    </w:p>
    <w:p w14:paraId="111C2952" w14:textId="77777777" w:rsidR="00703ABE" w:rsidRPr="00E3703E" w:rsidRDefault="00703ABE">
      <w:pPr>
        <w:rPr>
          <w:color w:val="FF0000"/>
        </w:rPr>
      </w:pPr>
    </w:p>
    <w:p w14:paraId="28BB09FA" w14:textId="77777777" w:rsidR="00703ABE" w:rsidRDefault="00703ABE"/>
    <w:p w14:paraId="2A7A8387" w14:textId="77777777" w:rsidR="00703ABE" w:rsidRDefault="00703ABE"/>
    <w:p w14:paraId="67F35F1A" w14:textId="77777777" w:rsidR="00703ABE" w:rsidRDefault="00703ABE"/>
    <w:sectPr w:rsidR="00703ABE" w:rsidSect="00703ABE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3ABE"/>
    <w:rsid w:val="00037D93"/>
    <w:rsid w:val="000B1891"/>
    <w:rsid w:val="000E0B58"/>
    <w:rsid w:val="002218B2"/>
    <w:rsid w:val="0027617D"/>
    <w:rsid w:val="00380FBE"/>
    <w:rsid w:val="004F1C96"/>
    <w:rsid w:val="0054359A"/>
    <w:rsid w:val="005B7CBC"/>
    <w:rsid w:val="005C6C35"/>
    <w:rsid w:val="006069D2"/>
    <w:rsid w:val="00615518"/>
    <w:rsid w:val="00632E83"/>
    <w:rsid w:val="00647E2D"/>
    <w:rsid w:val="006847A0"/>
    <w:rsid w:val="006F2094"/>
    <w:rsid w:val="00703ABE"/>
    <w:rsid w:val="00723EEE"/>
    <w:rsid w:val="008068F2"/>
    <w:rsid w:val="00892216"/>
    <w:rsid w:val="009D0796"/>
    <w:rsid w:val="00A46700"/>
    <w:rsid w:val="00A74729"/>
    <w:rsid w:val="00A95649"/>
    <w:rsid w:val="00AE5D90"/>
    <w:rsid w:val="00B100DB"/>
    <w:rsid w:val="00BE5CC6"/>
    <w:rsid w:val="00E370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ADC23E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3A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03AB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6491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1037</Words>
  <Characters>4484</Characters>
  <Application>Microsoft Macintosh Word</Application>
  <DocSecurity>0</DocSecurity>
  <Lines>2242</Lines>
  <Paragraphs>788</Paragraphs>
  <ScaleCrop>false</ScaleCrop>
  <Company>Pennsylvania State University</Company>
  <LinksUpToDate>false</LinksUpToDate>
  <CharactersWithSpaces>47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Feeney</dc:creator>
  <cp:keywords/>
  <dc:description/>
  <cp:lastModifiedBy>Emma Feeney</cp:lastModifiedBy>
  <cp:revision>5</cp:revision>
  <dcterms:created xsi:type="dcterms:W3CDTF">2015-10-15T18:44:00Z</dcterms:created>
  <dcterms:modified xsi:type="dcterms:W3CDTF">2015-10-18T19:00:00Z</dcterms:modified>
</cp:coreProperties>
</file>